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40219D">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40219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40219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40219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40219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40219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40219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40219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40219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51F9C642"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14D5F9EE"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0E039BF4"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85BBC45"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6502760"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3801FFB7"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2C0FB8E3"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2D0AD3E8"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1DEC95C6"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5E7D88DB"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3248F966"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42D42C32" w14:textId="1B76998A" w:rsidR="0071123B" w:rsidRDefault="0071123B" w:rsidP="0071123B">
      <w:pPr>
        <w:rPr>
          <w:lang w:eastAsia="en-US"/>
        </w:rPr>
      </w:pPr>
      <w:r>
        <w:rPr>
          <w:lang w:eastAsia="en-US"/>
        </w:rPr>
        <w:tab/>
      </w:r>
      <w:r>
        <w:rPr>
          <w:lang w:eastAsia="en-US"/>
        </w:rPr>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17C651BF" w14:textId="467709D3" w:rsidR="003564E6"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37A0AB67" w:rsidR="00D50112" w:rsidRDefault="00362D8A" w:rsidP="00B8703B">
      <w:pPr>
        <w:numPr>
          <w:ilvl w:val="0"/>
          <w:numId w:val="32"/>
        </w:numPr>
        <w:rPr>
          <w:lang w:eastAsia="en-US"/>
        </w:rPr>
      </w:pPr>
      <w:r>
        <w:rPr>
          <w:lang w:eastAsia="en-US"/>
        </w:rPr>
        <w:t>Contextos</w:t>
      </w:r>
      <w:r>
        <w:rPr>
          <w:lang w:eastAsia="en-US"/>
        </w:rPr>
        <w:t xml:space="preserve"> utilizad</w:t>
      </w:r>
      <w:r>
        <w:rPr>
          <w:lang w:eastAsia="en-US"/>
        </w:rPr>
        <w:t>os</w:t>
      </w:r>
      <w:r w:rsidR="00804534">
        <w:rPr>
          <w:lang w:eastAsia="en-US"/>
        </w:rPr>
        <w:t xml:space="preserve"> para recomendação</w:t>
      </w:r>
    </w:p>
    <w:p w14:paraId="0F8888C3" w14:textId="49E73529" w:rsidR="003264E0" w:rsidRDefault="003264E0" w:rsidP="003264E0">
      <w:pPr>
        <w:pStyle w:val="Ttulo2"/>
      </w:pPr>
      <w:bookmarkStart w:id="11" w:name="_Toc38567255"/>
      <w:r>
        <w:t>Os trabalhos</w:t>
      </w:r>
      <w:bookmarkEnd w:id="11"/>
    </w:p>
    <w:p w14:paraId="48A9DEA8" w14:textId="0CC890D0"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proofErr w:type="gramStart"/>
      <w:r w:rsidR="00DE310A" w:rsidRPr="00DE310A">
        <w:rPr>
          <w:i/>
          <w:iCs w:val="0"/>
          <w:lang w:eastAsia="en-US"/>
        </w:rPr>
        <w:t>playlist</w:t>
      </w:r>
      <w:proofErr w:type="gramEnd"/>
      <w:r w:rsidR="003264E0">
        <w:rPr>
          <w:i/>
          <w:iCs w:val="0"/>
          <w:lang w:eastAsia="en-US"/>
        </w:rPr>
        <w:t>.</w:t>
      </w:r>
    </w:p>
    <w:p w14:paraId="1E25A3C3" w14:textId="5083D19E"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674149BC"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lastRenderedPageBreak/>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23436B68"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w:t>
      </w:r>
      <w:r w:rsidR="008B49B9">
        <w:rPr>
          <w:lang w:eastAsia="en-US"/>
        </w:rPr>
        <w:t xml:space="preserve">Music </w:t>
      </w:r>
      <w:proofErr w:type="spellStart"/>
      <w:r w:rsidR="008B49B9">
        <w:rPr>
          <w:lang w:eastAsia="en-US"/>
        </w:rPr>
        <w:t>Recommender</w:t>
      </w:r>
      <w:proofErr w:type="spellEnd"/>
      <w:r w:rsidR="008B49B9">
        <w:rPr>
          <w:lang w:eastAsia="en-US"/>
        </w:rPr>
        <w:t xml:space="preserve"> Systems</w:t>
      </w:r>
      <w:r w:rsidR="008B49B9">
        <w:rPr>
          <w:lang w:eastAsia="en-US"/>
        </w:rPr>
        <w:t xml:space="preserve">),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307B31D4"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2757E0F7"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4E83F5C6"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7F0AEA0B"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32B0E644"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3B1BD60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2EF1B4"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6AA5C3BE"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00471F5D"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5868496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F30C3" w14:textId="77777777" w:rsidR="0040219D" w:rsidRDefault="0040219D">
      <w:r>
        <w:separator/>
      </w:r>
    </w:p>
    <w:p w14:paraId="272E90B1" w14:textId="77777777" w:rsidR="0040219D" w:rsidRDefault="0040219D"/>
    <w:p w14:paraId="4071A6B3" w14:textId="77777777" w:rsidR="0040219D" w:rsidRDefault="0040219D"/>
    <w:p w14:paraId="6314F70B" w14:textId="77777777" w:rsidR="0040219D" w:rsidRDefault="0040219D"/>
    <w:p w14:paraId="36564EEB" w14:textId="77777777" w:rsidR="0040219D" w:rsidRDefault="0040219D"/>
    <w:p w14:paraId="281E52C2" w14:textId="77777777" w:rsidR="0040219D" w:rsidRDefault="0040219D"/>
    <w:p w14:paraId="2E599799" w14:textId="77777777" w:rsidR="0040219D" w:rsidRDefault="0040219D"/>
    <w:p w14:paraId="3E19881F" w14:textId="77777777" w:rsidR="0040219D" w:rsidRDefault="0040219D"/>
    <w:p w14:paraId="7487E84C" w14:textId="77777777" w:rsidR="0040219D" w:rsidRDefault="0040219D"/>
    <w:p w14:paraId="1CE7A00D" w14:textId="77777777" w:rsidR="0040219D" w:rsidRDefault="0040219D"/>
    <w:p w14:paraId="7CF3D0AF" w14:textId="77777777" w:rsidR="0040219D" w:rsidRDefault="0040219D"/>
    <w:p w14:paraId="3099D218" w14:textId="77777777" w:rsidR="0040219D" w:rsidRDefault="0040219D" w:rsidP="00D50112"/>
    <w:p w14:paraId="181DBAC3" w14:textId="77777777" w:rsidR="0040219D" w:rsidRDefault="0040219D" w:rsidP="00D50112"/>
  </w:endnote>
  <w:endnote w:type="continuationSeparator" w:id="0">
    <w:p w14:paraId="5C7A3EC6" w14:textId="77777777" w:rsidR="0040219D" w:rsidRDefault="0040219D">
      <w:r>
        <w:continuationSeparator/>
      </w:r>
    </w:p>
    <w:p w14:paraId="58C71D87" w14:textId="77777777" w:rsidR="0040219D" w:rsidRDefault="0040219D"/>
    <w:p w14:paraId="69C49796" w14:textId="77777777" w:rsidR="0040219D" w:rsidRDefault="0040219D"/>
    <w:p w14:paraId="35F843A3" w14:textId="77777777" w:rsidR="0040219D" w:rsidRDefault="0040219D"/>
    <w:p w14:paraId="10479E82" w14:textId="77777777" w:rsidR="0040219D" w:rsidRDefault="0040219D"/>
    <w:p w14:paraId="26988FFC" w14:textId="77777777" w:rsidR="0040219D" w:rsidRDefault="0040219D"/>
    <w:p w14:paraId="45D87736" w14:textId="77777777" w:rsidR="0040219D" w:rsidRDefault="0040219D"/>
    <w:p w14:paraId="1C622318" w14:textId="77777777" w:rsidR="0040219D" w:rsidRDefault="0040219D"/>
    <w:p w14:paraId="7BE90657" w14:textId="77777777" w:rsidR="0040219D" w:rsidRDefault="0040219D"/>
    <w:p w14:paraId="35A52168" w14:textId="77777777" w:rsidR="0040219D" w:rsidRDefault="0040219D"/>
    <w:p w14:paraId="1AFF588B" w14:textId="77777777" w:rsidR="0040219D" w:rsidRDefault="0040219D"/>
    <w:p w14:paraId="50F48418" w14:textId="77777777" w:rsidR="0040219D" w:rsidRDefault="0040219D" w:rsidP="00D50112"/>
    <w:p w14:paraId="4F7C5E04" w14:textId="77777777" w:rsidR="0040219D" w:rsidRDefault="0040219D" w:rsidP="00D501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4BEA7" w14:textId="77777777" w:rsidR="0040219D" w:rsidRDefault="0040219D">
      <w:r>
        <w:separator/>
      </w:r>
    </w:p>
    <w:p w14:paraId="50F2E2FC" w14:textId="77777777" w:rsidR="0040219D" w:rsidRDefault="0040219D"/>
    <w:p w14:paraId="10FAC0FB" w14:textId="77777777" w:rsidR="0040219D" w:rsidRDefault="0040219D" w:rsidP="00D50112"/>
    <w:p w14:paraId="7ECA1214" w14:textId="77777777" w:rsidR="0040219D" w:rsidRDefault="0040219D" w:rsidP="00D50112"/>
  </w:footnote>
  <w:footnote w:type="continuationSeparator" w:id="0">
    <w:p w14:paraId="7B19428F" w14:textId="77777777" w:rsidR="0040219D" w:rsidRDefault="0040219D">
      <w:r>
        <w:continuationSeparator/>
      </w:r>
    </w:p>
    <w:p w14:paraId="131B6AA1" w14:textId="77777777" w:rsidR="0040219D" w:rsidRDefault="0040219D"/>
    <w:p w14:paraId="1DD64D93" w14:textId="77777777" w:rsidR="0040219D" w:rsidRDefault="0040219D"/>
    <w:p w14:paraId="416AC4E3" w14:textId="77777777" w:rsidR="0040219D" w:rsidRDefault="0040219D"/>
    <w:p w14:paraId="3810130E" w14:textId="77777777" w:rsidR="0040219D" w:rsidRDefault="0040219D"/>
    <w:p w14:paraId="5BB7CAB7" w14:textId="77777777" w:rsidR="0040219D" w:rsidRDefault="0040219D"/>
    <w:p w14:paraId="34E8A506" w14:textId="77777777" w:rsidR="0040219D" w:rsidRDefault="0040219D"/>
    <w:p w14:paraId="5C0FA926" w14:textId="77777777" w:rsidR="0040219D" w:rsidRDefault="0040219D"/>
    <w:p w14:paraId="5FD90C11" w14:textId="77777777" w:rsidR="0040219D" w:rsidRDefault="0040219D"/>
    <w:p w14:paraId="24B0CC48" w14:textId="77777777" w:rsidR="0040219D" w:rsidRDefault="0040219D"/>
    <w:p w14:paraId="2D99B369" w14:textId="77777777" w:rsidR="0040219D" w:rsidRDefault="0040219D"/>
    <w:p w14:paraId="7C848108" w14:textId="77777777" w:rsidR="0040219D" w:rsidRDefault="0040219D" w:rsidP="00D50112"/>
    <w:p w14:paraId="02571176" w14:textId="77777777" w:rsidR="0040219D" w:rsidRDefault="0040219D" w:rsidP="00D501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0"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3"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9"/>
  </w:num>
  <w:num w:numId="2">
    <w:abstractNumId w:val="24"/>
  </w:num>
  <w:num w:numId="3">
    <w:abstractNumId w:val="1"/>
  </w:num>
  <w:num w:numId="4">
    <w:abstractNumId w:val="18"/>
  </w:num>
  <w:num w:numId="5">
    <w:abstractNumId w:val="22"/>
  </w:num>
  <w:num w:numId="6">
    <w:abstractNumId w:val="21"/>
  </w:num>
  <w:num w:numId="7">
    <w:abstractNumId w:val="20"/>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3"/>
  </w:num>
  <w:num w:numId="14">
    <w:abstractNumId w:val="11"/>
  </w:num>
  <w:num w:numId="15">
    <w:abstractNumId w:val="15"/>
  </w:num>
  <w:num w:numId="16">
    <w:abstractNumId w:val="23"/>
  </w:num>
  <w:num w:numId="17">
    <w:abstractNumId w:val="23"/>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5610C"/>
    <w:rsid w:val="000823A9"/>
    <w:rsid w:val="000964B3"/>
    <w:rsid w:val="000B7BD9"/>
    <w:rsid w:val="000C049F"/>
    <w:rsid w:val="000C396C"/>
    <w:rsid w:val="000C619D"/>
    <w:rsid w:val="000D1CE9"/>
    <w:rsid w:val="000D4B14"/>
    <w:rsid w:val="000E08FD"/>
    <w:rsid w:val="000F39E5"/>
    <w:rsid w:val="00103B48"/>
    <w:rsid w:val="0011263A"/>
    <w:rsid w:val="00130BE8"/>
    <w:rsid w:val="00133319"/>
    <w:rsid w:val="00171833"/>
    <w:rsid w:val="001956E6"/>
    <w:rsid w:val="00201E61"/>
    <w:rsid w:val="002337EE"/>
    <w:rsid w:val="00251E4B"/>
    <w:rsid w:val="00261EE2"/>
    <w:rsid w:val="0026450D"/>
    <w:rsid w:val="00285410"/>
    <w:rsid w:val="0029277B"/>
    <w:rsid w:val="002B6979"/>
    <w:rsid w:val="002B6B6F"/>
    <w:rsid w:val="002F0607"/>
    <w:rsid w:val="00302815"/>
    <w:rsid w:val="00307B26"/>
    <w:rsid w:val="00310F84"/>
    <w:rsid w:val="003154CF"/>
    <w:rsid w:val="003264E0"/>
    <w:rsid w:val="0033142C"/>
    <w:rsid w:val="003409B7"/>
    <w:rsid w:val="003428BA"/>
    <w:rsid w:val="003564E6"/>
    <w:rsid w:val="00362D8A"/>
    <w:rsid w:val="003679F5"/>
    <w:rsid w:val="003771D9"/>
    <w:rsid w:val="003B1F3F"/>
    <w:rsid w:val="003B78E9"/>
    <w:rsid w:val="003C49D3"/>
    <w:rsid w:val="0040219D"/>
    <w:rsid w:val="00404658"/>
    <w:rsid w:val="00431A87"/>
    <w:rsid w:val="00432821"/>
    <w:rsid w:val="00451818"/>
    <w:rsid w:val="0046022D"/>
    <w:rsid w:val="004625D3"/>
    <w:rsid w:val="00471239"/>
    <w:rsid w:val="00473AC1"/>
    <w:rsid w:val="004874B9"/>
    <w:rsid w:val="004A03D3"/>
    <w:rsid w:val="004A223B"/>
    <w:rsid w:val="004B4715"/>
    <w:rsid w:val="004E0B1F"/>
    <w:rsid w:val="004F05A8"/>
    <w:rsid w:val="004F1C5F"/>
    <w:rsid w:val="004F2D0D"/>
    <w:rsid w:val="004F4DEE"/>
    <w:rsid w:val="0052001A"/>
    <w:rsid w:val="00543968"/>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A1C24"/>
    <w:rsid w:val="006A7090"/>
    <w:rsid w:val="006C1E7D"/>
    <w:rsid w:val="006E2282"/>
    <w:rsid w:val="006E7394"/>
    <w:rsid w:val="006F4F2D"/>
    <w:rsid w:val="006F6060"/>
    <w:rsid w:val="0071123B"/>
    <w:rsid w:val="007242D1"/>
    <w:rsid w:val="007270CB"/>
    <w:rsid w:val="007276E0"/>
    <w:rsid w:val="007345C8"/>
    <w:rsid w:val="0076041C"/>
    <w:rsid w:val="00766FBB"/>
    <w:rsid w:val="00773513"/>
    <w:rsid w:val="00783075"/>
    <w:rsid w:val="007901B6"/>
    <w:rsid w:val="007B0815"/>
    <w:rsid w:val="007C4395"/>
    <w:rsid w:val="007E340A"/>
    <w:rsid w:val="007E551A"/>
    <w:rsid w:val="007F00BA"/>
    <w:rsid w:val="007F43C8"/>
    <w:rsid w:val="00804534"/>
    <w:rsid w:val="0082677E"/>
    <w:rsid w:val="00830086"/>
    <w:rsid w:val="0083110C"/>
    <w:rsid w:val="0085540B"/>
    <w:rsid w:val="008647B7"/>
    <w:rsid w:val="00870D6F"/>
    <w:rsid w:val="0088291D"/>
    <w:rsid w:val="00883021"/>
    <w:rsid w:val="008849DE"/>
    <w:rsid w:val="0089397A"/>
    <w:rsid w:val="008977E3"/>
    <w:rsid w:val="008A4CC4"/>
    <w:rsid w:val="008B2679"/>
    <w:rsid w:val="008B3CC4"/>
    <w:rsid w:val="008B49B9"/>
    <w:rsid w:val="008D2152"/>
    <w:rsid w:val="008E4BA5"/>
    <w:rsid w:val="008F2AE9"/>
    <w:rsid w:val="008F318A"/>
    <w:rsid w:val="00903B55"/>
    <w:rsid w:val="00913C91"/>
    <w:rsid w:val="00933820"/>
    <w:rsid w:val="00953828"/>
    <w:rsid w:val="009D1033"/>
    <w:rsid w:val="009E1FD9"/>
    <w:rsid w:val="009E399F"/>
    <w:rsid w:val="009F77DC"/>
    <w:rsid w:val="00A17F3D"/>
    <w:rsid w:val="00A3415D"/>
    <w:rsid w:val="00A34E19"/>
    <w:rsid w:val="00A5403F"/>
    <w:rsid w:val="00A60E8F"/>
    <w:rsid w:val="00A95940"/>
    <w:rsid w:val="00AA3382"/>
    <w:rsid w:val="00AA4553"/>
    <w:rsid w:val="00AB2F1B"/>
    <w:rsid w:val="00AC5E67"/>
    <w:rsid w:val="00AF789C"/>
    <w:rsid w:val="00B0079B"/>
    <w:rsid w:val="00B234FD"/>
    <w:rsid w:val="00B3145F"/>
    <w:rsid w:val="00B34139"/>
    <w:rsid w:val="00B35EFA"/>
    <w:rsid w:val="00B7418F"/>
    <w:rsid w:val="00B80680"/>
    <w:rsid w:val="00B825A2"/>
    <w:rsid w:val="00B9416A"/>
    <w:rsid w:val="00BA1B75"/>
    <w:rsid w:val="00BA5F0F"/>
    <w:rsid w:val="00BB2B89"/>
    <w:rsid w:val="00BD0ECD"/>
    <w:rsid w:val="00C17E2C"/>
    <w:rsid w:val="00C23C70"/>
    <w:rsid w:val="00C34F8D"/>
    <w:rsid w:val="00C4780B"/>
    <w:rsid w:val="00C53548"/>
    <w:rsid w:val="00C648F5"/>
    <w:rsid w:val="00C71C42"/>
    <w:rsid w:val="00C73ED4"/>
    <w:rsid w:val="00CA0DDE"/>
    <w:rsid w:val="00CF754B"/>
    <w:rsid w:val="00D04942"/>
    <w:rsid w:val="00D07ACB"/>
    <w:rsid w:val="00D23FF7"/>
    <w:rsid w:val="00D245EB"/>
    <w:rsid w:val="00D3691D"/>
    <w:rsid w:val="00D36E46"/>
    <w:rsid w:val="00D37417"/>
    <w:rsid w:val="00D50112"/>
    <w:rsid w:val="00D504D7"/>
    <w:rsid w:val="00D55DBD"/>
    <w:rsid w:val="00D76AAD"/>
    <w:rsid w:val="00D86FFA"/>
    <w:rsid w:val="00DA05B5"/>
    <w:rsid w:val="00DB49E1"/>
    <w:rsid w:val="00DC1D1F"/>
    <w:rsid w:val="00DE09F4"/>
    <w:rsid w:val="00DE11A3"/>
    <w:rsid w:val="00DE310A"/>
    <w:rsid w:val="00DF3A09"/>
    <w:rsid w:val="00E02E2F"/>
    <w:rsid w:val="00E062AB"/>
    <w:rsid w:val="00E377FC"/>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5F62"/>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E0389-BE07-4D63-8830-CFC4FEA6C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21</Pages>
  <Words>8165</Words>
  <Characters>44094</Characters>
  <Application>Microsoft Office Word</Application>
  <DocSecurity>0</DocSecurity>
  <Lines>367</Lines>
  <Paragraphs>10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215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96</cp:revision>
  <cp:lastPrinted>2003-10-22T01:33:00Z</cp:lastPrinted>
  <dcterms:created xsi:type="dcterms:W3CDTF">2018-05-30T22:47:00Z</dcterms:created>
  <dcterms:modified xsi:type="dcterms:W3CDTF">2020-04-2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